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Pr="00CE675B" w:rsidRDefault="00CB25A9" w:rsidP="00CB25A9">
      <w:pPr>
        <w:jc w:val="both"/>
        <w:rPr>
          <w:b/>
          <w:sz w:val="28"/>
        </w:rPr>
      </w:pPr>
      <w:r w:rsidRPr="00CE675B">
        <w:rPr>
          <w:b/>
          <w:sz w:val="28"/>
        </w:rP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F23981">
        <w:t xml:space="preserve"> respectively; also, according with the results, this texture descriptor was the one with higher values in the contrast indexes. </w:t>
      </w:r>
    </w:p>
    <w:p w:rsidR="00F23981" w:rsidRPr="00CE675B" w:rsidRDefault="00F23981" w:rsidP="00CD2001">
      <w:pPr>
        <w:jc w:val="both"/>
        <w:rPr>
          <w:b/>
        </w:rPr>
      </w:pPr>
      <w:r w:rsidRPr="00CE675B">
        <w:rPr>
          <w:b/>
        </w:rP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t xml:space="preserve">ut one in five of all image based </w:t>
      </w:r>
      <w:r w:rsidR="00D80D0F">
        <w:lastRenderedPageBreak/>
        <w:t>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w:t>
      </w:r>
      <w:r w:rsidR="009D3476">
        <w:t xml:space="preserve"> 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w:t>
      </w:r>
      <w:r w:rsidR="004D75E0">
        <w:lastRenderedPageBreak/>
        <w:t>tumor</w:t>
      </w:r>
      <w:r w:rsidR="00CC56F6">
        <w:t xml:space="preserve">.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A7953">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fldChar w:fldCharType="separate"/>
      </w:r>
      <w:r w:rsidR="001D6520" w:rsidRPr="001D6520">
        <w:rPr>
          <w:noProof/>
          <w:vertAlign w:val="superscript"/>
        </w:rPr>
        <w:t>6,7</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w:lastRenderedPageBreak/>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7E1C47"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w:t>
      </w:r>
      <w:r w:rsidR="00154F0D">
        <w:t xml:space="preserve">successfully </w:t>
      </w:r>
      <w:r>
        <w:t>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r w:rsidRPr="002C7B18">
        <w:rPr>
          <w:rFonts w:eastAsiaTheme="minorEastAsia" w:cstheme="minorHAnsi"/>
          <w:sz w:val="20"/>
          <w:szCs w:val="20"/>
        </w:rPr>
        <w:t>Table 1.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723F65"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Run-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kind of images </w:t>
      </w:r>
      <w:r w:rsidRPr="00354775">
        <w:t>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bad segmentation results since other objects</w:t>
      </w:r>
      <w:r w:rsidR="009E4B10">
        <w:t xml:space="preserve"> in the image</w:t>
      </w:r>
      <w:r w:rsidR="00CC7DB8">
        <w:t xml:space="preserve"> may have similar gray-level intensities</w:t>
      </w:r>
      <w:r>
        <w:fldChar w:fldCharType="begin" w:fldLock="1"/>
      </w:r>
      <w:r w:rsidR="00EA7953">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fldChar w:fldCharType="separate"/>
      </w:r>
      <w:r w:rsidR="001D6520" w:rsidRPr="001D6520">
        <w:rPr>
          <w:noProof/>
          <w:vertAlign w:val="superscript"/>
        </w:rPr>
        <w:t>3,8,25</w:t>
      </w:r>
      <w:r>
        <w:fldChar w:fldCharType="end"/>
      </w:r>
      <w:r>
        <w:t>. The classifier based methods are more robust since they use more than one feature for classification, but the implementation and the computational cost increments considerably compared with thresholding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appropriately</w:t>
      </w:r>
      <w:r>
        <w:t xml:space="preserve">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lastRenderedPageBreak/>
        <w:t xml:space="preserve">We have implemented an automatic segmentation method based on the work of </w:t>
      </w:r>
      <w:proofErr w:type="spellStart"/>
      <w:r>
        <w:t>Madabhushi</w:t>
      </w:r>
      <w:proofErr w:type="spellEnd"/>
      <w:r>
        <w:t xml:space="preserve">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D43466">
        <w:t>to</w:t>
      </w:r>
      <w:r w:rsidR="003D63B6">
        <w:t xml:space="preserve"> belong</w:t>
      </w:r>
      <w:r w:rsidR="00086DEC">
        <w:t xml:space="preserve"> to the tumor</w:t>
      </w:r>
      <w:r w:rsidR="00D43466">
        <w:t>,</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D43466">
        <w:t xml:space="preserve">, but </w:t>
      </w:r>
      <w:proofErr w:type="spellStart"/>
      <w:r w:rsidR="00D43466">
        <w:t>Ab</w:t>
      </w:r>
      <w:r w:rsidR="00F552B7">
        <w:t>d</w:t>
      </w:r>
      <w:proofErr w:type="spellEnd"/>
      <w:r w:rsidR="00F552B7">
        <w:t xml:space="preserve">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1D6520">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After computing the probability image, using the intensity and texture joint probability</w:t>
      </w:r>
      <w:r w:rsidR="00D43466">
        <w:t>,</w:t>
      </w:r>
      <w:r w:rsidRPr="007621DF">
        <w:t xml:space="preserve"> </w:t>
      </w:r>
      <w:r w:rsidR="00D43466">
        <w:t xml:space="preserve">extracted </w:t>
      </w:r>
      <w:r w:rsidRPr="007621DF">
        <w:t xml:space="preserve">from the </w:t>
      </w:r>
      <w:r w:rsidR="007621DF" w:rsidRPr="007621DF">
        <w:t xml:space="preserve">intensity and texture </w:t>
      </w:r>
      <w:r w:rsidRPr="007621DF">
        <w:rPr>
          <w:i/>
        </w:rPr>
        <w:t>pdf</w:t>
      </w:r>
      <w:r w:rsidRPr="007621DF">
        <w:t>s</w:t>
      </w:r>
      <w:r w:rsidR="007621DF" w:rsidRPr="007621DF">
        <w:t>, the method uses a region growing algorithm on the probability image</w:t>
      </w:r>
      <w:r w:rsidR="00D43466">
        <w:t xml:space="preserve"> in order</w:t>
      </w:r>
      <w:r w:rsidR="007621DF" w:rsidRPr="007621DF">
        <w:t xml:space="preserve"> to obtain the region that belongs to the tumor. </w:t>
      </w:r>
      <w:r w:rsidR="004F1E7F">
        <w:rPr>
          <w:rFonts w:eastAsiaTheme="minorEastAsia"/>
        </w:rPr>
        <w:t>The seed point of the region is automatically determined by the method using the probability of each pixel, along</w:t>
      </w:r>
      <w:r w:rsidR="00D43466">
        <w:rPr>
          <w:rFonts w:eastAsiaTheme="minorEastAsia"/>
        </w:rPr>
        <w:t xml:space="preserve"> with</w:t>
      </w:r>
      <w:r w:rsidR="004F1E7F">
        <w:rPr>
          <w:rFonts w:eastAsiaTheme="minorEastAsia"/>
        </w:rPr>
        <w:t xml:space="preserve"> spatial information about the potential seed. Usually the ultrasound probe is placed above the region of interest and trying to put the lesion in the center of the image, while the subcutaneous fat, glands and skin are located in the upper part of the image</w:t>
      </w:r>
      <w:r w:rsidR="00D43466">
        <w:rPr>
          <w:rFonts w:eastAsiaTheme="minorEastAsia"/>
        </w:rPr>
        <w:t>, and acoustic shadows usually are located in the lower part of the image</w:t>
      </w:r>
      <w:r w:rsidR="004F1E7F">
        <w:rPr>
          <w:rFonts w:eastAsiaTheme="minorEastAsia"/>
        </w:rPr>
        <w:t xml:space="preserv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A795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Pr>
          <w:rFonts w:eastAsiaTheme="minorEastAsia"/>
        </w:rPr>
        <w:fldChar w:fldCharType="separate"/>
      </w:r>
      <w:r w:rsidR="004F1E7F" w:rsidRPr="001D6520">
        <w:rPr>
          <w:rFonts w:eastAsiaTheme="minorEastAsia"/>
          <w:noProof/>
          <w:vertAlign w:val="superscript"/>
        </w:rPr>
        <w:t>7</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lastRenderedPageBreak/>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A92B5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953">
        <w:rPr>
          <w:noProof/>
          <w:vertAlign w:val="superscript"/>
        </w:rPr>
        <w:t>7</w:t>
      </w:r>
      <w:r>
        <w:fldChar w:fldCharType="end"/>
      </w:r>
      <w:r>
        <w:t>; all the user defined variables of the segmentation method used in this work were extracted from the original work</w:t>
      </w:r>
      <w:r w:rsidR="00DF574A">
        <w:t>s</w:t>
      </w:r>
      <w:r>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solution for this; therefore, it is important to compute several indices for this purpose in order to have a good contrast enhancement evaluation</w:t>
      </w:r>
      <w:r>
        <w:fldChar w:fldCharType="begin" w:fldLock="1"/>
      </w:r>
      <w: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A92B51">
        <w:rPr>
          <w:noProof/>
          <w:vertAlign w:val="superscript"/>
        </w:rPr>
        <w:t>28</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326BE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A92B51">
        <w:rPr>
          <w:noProof/>
          <w:vertAlign w:val="superscript"/>
        </w:rPr>
        <w:t>6</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a small histogram intersection represents more dissimilarities between histograms</w:t>
      </w:r>
      <w:r>
        <w:rPr>
          <w:rFonts w:eastAsiaTheme="minorEastAsia"/>
        </w:rPr>
        <w:fldChar w:fldCharType="begin" w:fldLock="1"/>
      </w:r>
      <w:r w:rsidR="007842DA">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lastRenderedPageBreak/>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7842DA">
        <w:rPr>
          <w:rFonts w:eastAsiaTheme="minorEastAsia"/>
          <w:noProof/>
          <w:vertAlign w:val="superscript"/>
        </w:rPr>
        <w:t>6</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92AA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7842DA">
        <w:rPr>
          <w:rFonts w:eastAsiaTheme="minorEastAsia"/>
        </w:rPr>
        <w:fldChar w:fldCharType="separate"/>
      </w:r>
      <w:r w:rsidRPr="007842DA">
        <w:rPr>
          <w:rFonts w:eastAsiaTheme="minorEastAsia"/>
          <w:noProof/>
          <w:vertAlign w:val="superscript"/>
        </w:rPr>
        <w:t>31</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D931E5">
        <w:rPr>
          <w:rFonts w:eastAsiaTheme="minorEastAsia"/>
        </w:rPr>
        <w:t xml:space="preserve">ones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A77C8B" w:rsidRDefault="003451C3" w:rsidP="00A06272">
      <w:pPr>
        <w:jc w:val="both"/>
        <w:rPr>
          <w:rFonts w:eastAsiaTheme="minorEastAsia"/>
        </w:rPr>
      </w:pPr>
      <w:r>
        <w:rPr>
          <w:rFonts w:eastAsiaTheme="minorEastAsia"/>
        </w:rPr>
        <w:t>Table 2 shows the results for the original im</w:t>
      </w:r>
      <w:r w:rsidR="00081684">
        <w:rPr>
          <w:rFonts w:eastAsiaTheme="minorEastAsia"/>
        </w:rPr>
        <w:t>age and the pre-processing step, where we can see that the preprocessing step increase</w:t>
      </w:r>
      <w:r w:rsidR="0079773F">
        <w:rPr>
          <w:rFonts w:eastAsiaTheme="minorEastAsia"/>
        </w:rPr>
        <w:t>s all indices except for</w:t>
      </w:r>
      <w:r w:rsidR="00081684">
        <w:rPr>
          <w:rFonts w:eastAsiaTheme="minorEastAsia"/>
        </w:rPr>
        <w:t xml:space="preserve"> the EPI.</w:t>
      </w:r>
      <w:r>
        <w:rPr>
          <w:rFonts w:eastAsiaTheme="minorEastAsia"/>
        </w:rPr>
        <w:t xml:space="preserve"> </w:t>
      </w:r>
      <w:r w:rsidR="00E92AA4">
        <w:rPr>
          <w:rFonts w:eastAsiaTheme="minorEastAsia"/>
        </w:rPr>
        <w:t>The first-order descriptor that obtained better results enhancing the image contrast was the Mean of the hist</w:t>
      </w:r>
      <w:r w:rsidR="00EF711D">
        <w:rPr>
          <w:rFonts w:eastAsiaTheme="minorEastAsia"/>
        </w:rPr>
        <w:t>ogram, with higher values of</w:t>
      </w:r>
      <w:r w:rsidR="00E92AA4">
        <w:rPr>
          <w:rFonts w:eastAsiaTheme="minorEastAsia"/>
        </w:rPr>
        <w:t xml:space="preserve"> INT and CNR than the original image, however the ability to preserve borders was low. The results also shows that second-order descriptors based on the co-occurrence matrices are not useful for image enhancement, since none of the descriptors proposed by Haralick</w:t>
      </w:r>
      <w:r w:rsidR="00E92AA4">
        <w:rPr>
          <w:rFonts w:eastAsiaTheme="minorEastAsia"/>
        </w:rPr>
        <w:fldChar w:fldCharType="begin" w:fldLock="1"/>
      </w:r>
      <w:r w:rsidR="00955048">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sidR="00E92AA4">
        <w:rPr>
          <w:rFonts w:eastAsiaTheme="minorEastAsia"/>
        </w:rPr>
        <w:fldChar w:fldCharType="separate"/>
      </w:r>
      <w:r w:rsidR="00E92AA4" w:rsidRPr="00E92AA4">
        <w:rPr>
          <w:rFonts w:eastAsiaTheme="minorEastAsia"/>
          <w:noProof/>
          <w:vertAlign w:val="superscript"/>
        </w:rPr>
        <w:t>20</w:t>
      </w:r>
      <w:r w:rsidR="00E92AA4">
        <w:rPr>
          <w:rFonts w:eastAsiaTheme="minorEastAsia"/>
        </w:rPr>
        <w:fldChar w:fldCharType="end"/>
      </w:r>
      <w:r w:rsidR="00E92AA4">
        <w:rPr>
          <w:rFonts w:eastAsiaTheme="minorEastAsia"/>
        </w:rPr>
        <w:t xml:space="preserve"> are able to enhance the contrast of the image, having lower values in all the evaluation indexes</w:t>
      </w:r>
      <w:r w:rsidR="00635860">
        <w:rPr>
          <w:rFonts w:eastAsiaTheme="minorEastAsia"/>
        </w:rPr>
        <w:t>; a</w:t>
      </w:r>
      <w:r w:rsidR="005F490F">
        <w:rPr>
          <w:rFonts w:eastAsiaTheme="minorEastAsia"/>
        </w:rPr>
        <w:t>lthough none of these texture descriptors improve the contrast, the co-occurrence matrix based texture descriptor that obtained the higher values in all indexes was the Homogeneity. Of all the rung-length based texture descriptors the SRE had better results improving the INT and CNR of the image; this texture descriptor</w:t>
      </w:r>
      <w:r w:rsidR="00955048">
        <w:rPr>
          <w:rFonts w:eastAsiaTheme="minorEastAsia"/>
        </w:rPr>
        <w:t xml:space="preserve"> is also the one that increases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08168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Pr>
          <w:rFonts w:eastAsiaTheme="minorEastAsia"/>
        </w:rPr>
        <w:fldChar w:fldCharType="separate"/>
      </w:r>
      <w:r w:rsidR="00955048" w:rsidRPr="00955048">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shown in table 2</w:t>
      </w:r>
      <w:r w:rsidR="00D931E5">
        <w:rPr>
          <w:rFonts w:eastAsiaTheme="minorEastAsia"/>
        </w:rPr>
        <w:t>;</w:t>
      </w:r>
      <w:r w:rsidR="007E49FC">
        <w:rPr>
          <w:rFonts w:eastAsiaTheme="minorEastAsia"/>
        </w:rPr>
        <w:t xml:space="preserve">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rPr>
        <w:lastRenderedPageBreak/>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7E49FC" w:rsidP="00635860">
      <w:pPr>
        <w:spacing w:after="0"/>
        <w:ind w:left="720" w:hanging="720"/>
        <w:jc w:val="center"/>
        <w:rPr>
          <w:rFonts w:eastAsiaTheme="minorEastAsia" w:cstheme="minorHAnsi"/>
          <w:sz w:val="20"/>
          <w:szCs w:val="20"/>
        </w:rPr>
      </w:pPr>
      <w:r>
        <w:rPr>
          <w:rFonts w:eastAsiaTheme="minorEastAsia" w:cstheme="minorHAnsi"/>
          <w:b/>
          <w:sz w:val="20"/>
          <w:szCs w:val="20"/>
        </w:rPr>
        <w:t>Figure 1</w:t>
      </w:r>
      <w:r w:rsidRPr="007E49FC">
        <w:rPr>
          <w:rFonts w:eastAsiaTheme="minorEastAsia" w:cstheme="minorHAnsi"/>
          <w:b/>
          <w:sz w:val="20"/>
          <w:szCs w:val="20"/>
        </w:rPr>
        <w:t>.</w:t>
      </w:r>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635860" w:rsidRPr="00635860" w:rsidRDefault="00635860" w:rsidP="00635860">
      <w:pPr>
        <w:spacing w:after="0"/>
        <w:ind w:left="720" w:hanging="720"/>
        <w:jc w:val="center"/>
        <w:rPr>
          <w:rFonts w:eastAsiaTheme="minorEastAsia" w:cstheme="minorHAnsi"/>
          <w:sz w:val="20"/>
          <w:szCs w:val="20"/>
        </w:rPr>
      </w:pPr>
    </w:p>
    <w:p w:rsidR="007C18CE" w:rsidRPr="00CE675B" w:rsidRDefault="00081684" w:rsidP="00A06272">
      <w:pPr>
        <w:jc w:val="both"/>
        <w:rPr>
          <w:rFonts w:eastAsiaTheme="minorEastAsia"/>
          <w:u w:val="single"/>
        </w:rPr>
      </w:pPr>
      <w:r w:rsidRPr="00CE675B">
        <w:rPr>
          <w:rFonts w:eastAsiaTheme="minorEastAsia"/>
          <w:u w:val="single"/>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964ADC">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081684">
        <w:rPr>
          <w:rFonts w:eastAsiaTheme="minorEastAsia"/>
          <w:noProof/>
          <w:vertAlign w:val="superscript"/>
        </w:rPr>
        <w:t>7</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w:t>
      </w:r>
      <w:r w:rsidR="007E1C47">
        <w:rPr>
          <w:rFonts w:eastAsiaTheme="minorEastAsia"/>
        </w:rPr>
        <w:t xml:space="preserve"> (eq. 23), sensitivity (eq. 24) and specificity (eq. 25)</w:t>
      </w:r>
      <w:r w:rsidR="00964ADC">
        <w:rPr>
          <w:rFonts w:eastAsiaTheme="minorEastAsia"/>
        </w:rPr>
        <w:fldChar w:fldCharType="begin" w:fldLock="1"/>
      </w:r>
      <w:r w:rsidR="003346C1">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Pr>
          <w:rFonts w:eastAsiaTheme="minorEastAsia"/>
        </w:rPr>
        <w:fldChar w:fldCharType="separate"/>
      </w:r>
      <w:r w:rsidR="00964ADC" w:rsidRPr="00964ADC">
        <w:rPr>
          <w:rFonts w:eastAsiaTheme="minorEastAsia"/>
          <w:noProof/>
          <w:vertAlign w:val="superscript"/>
        </w:rPr>
        <w:t>33</w:t>
      </w:r>
      <w:r w:rsidR="00964ADC">
        <w:rPr>
          <w:rFonts w:eastAsiaTheme="minorEastAsia"/>
        </w:rPr>
        <w:fldChar w:fldCharType="end"/>
      </w:r>
      <w:r>
        <w:rPr>
          <w:rFonts w:eastAsiaTheme="minorEastAsia"/>
        </w:rPr>
        <w:t xml:space="preserve">. </w:t>
      </w:r>
    </w:p>
    <w:p w:rsidR="007E1C47" w:rsidRDefault="007E1C47" w:rsidP="00A06272">
      <w:pPr>
        <w:jc w:val="both"/>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7E1C47"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w:p>
        </w:tc>
        <w:tc>
          <w:tcPr>
            <w:tcW w:w="550" w:type="dxa"/>
          </w:tcPr>
          <w:p w:rsidR="00964ADC" w:rsidRPr="00536865" w:rsidRDefault="00964ADC" w:rsidP="00086DEC">
            <w:pPr>
              <w:jc w:val="both"/>
              <w:rPr>
                <w:rFonts w:ascii="TimesNewRomanPSMT" w:eastAsiaTheme="minorEastAsia" w:hAnsi="TimesNewRomanPSMT"/>
                <w:sz w:val="20"/>
                <w:szCs w:val="20"/>
              </w:rPr>
            </w:pPr>
          </w:p>
        </w:tc>
      </w:tr>
    </w:tbl>
    <w:p w:rsidR="007E1C47" w:rsidRDefault="007E1C47"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r>
        <w:rPr>
          <w:rFonts w:eastAsiaTheme="minorEastAsia" w:cstheme="minorHAnsi"/>
          <w:b/>
          <w:sz w:val="20"/>
          <w:szCs w:val="20"/>
        </w:rPr>
        <w:t>Figure 2</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3346C1">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and PPV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The first-order descriptor that leads to better segmentation results was the Mean of the histogram, having higher percentage of accuracy, </w:t>
      </w:r>
      <w:r w:rsidR="007E1C47">
        <w:rPr>
          <w:rFonts w:eastAsiaTheme="minorEastAsia"/>
        </w:rPr>
        <w:t>sensitivity and</w:t>
      </w:r>
      <w:r w:rsidR="00827ABD">
        <w:rPr>
          <w:rFonts w:eastAsiaTheme="minorEastAsia"/>
        </w:rPr>
        <w:t xml:space="preserve"> specificity </w:t>
      </w:r>
      <w:r w:rsidR="007953EE">
        <w:rPr>
          <w:rFonts w:eastAsiaTheme="minorEastAsia"/>
        </w:rPr>
        <w:t xml:space="preserve">than using only the intensity of the gray-values of the image. </w:t>
      </w:r>
      <w:r w:rsidR="00B84775">
        <w:rPr>
          <w:rFonts w:eastAsiaTheme="minorEastAsia"/>
        </w:rPr>
        <w:t>The homogeneity of the co-occurrence matrix was the best descriptor of this type, having higher values of accuracy, sensit</w:t>
      </w:r>
      <w:r w:rsidR="007E1C47">
        <w:rPr>
          <w:rFonts w:eastAsiaTheme="minorEastAsia"/>
        </w:rPr>
        <w:t>ivity and</w:t>
      </w:r>
      <w:r w:rsidR="00827ABD">
        <w:rPr>
          <w:rFonts w:eastAsiaTheme="minorEastAsia"/>
        </w:rPr>
        <w:t xml:space="preserve"> specificity</w:t>
      </w:r>
      <w:r w:rsidR="007E1C47">
        <w:rPr>
          <w:rFonts w:eastAsiaTheme="minorEastAsia"/>
        </w:rPr>
        <w:t xml:space="preserve">, but the increment of the sensitivity </w:t>
      </w:r>
      <w:r w:rsidR="00142C2A">
        <w:rPr>
          <w:rFonts w:eastAsiaTheme="minorEastAsia"/>
        </w:rPr>
        <w:t xml:space="preserve">and specificity </w:t>
      </w:r>
      <w:r w:rsidR="007E1C47">
        <w:rPr>
          <w:rFonts w:eastAsiaTheme="minorEastAsia"/>
        </w:rPr>
        <w:t>was less than when using the Mean of the histogram as texture descriptor</w:t>
      </w:r>
      <w:r w:rsidR="00827ABD">
        <w:rPr>
          <w:rFonts w:eastAsiaTheme="minorEastAsia"/>
        </w:rPr>
        <w:t>. The best segmentation results using gray-value intensities and texture information were obtained using the SRE of the run-length matrix, with</w:t>
      </w:r>
      <w:r w:rsidR="007E1C47">
        <w:rPr>
          <w:rFonts w:eastAsiaTheme="minorEastAsia"/>
        </w:rPr>
        <w:t xml:space="preserve"> the highest values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 class are also shown in table 3.</w:t>
      </w:r>
    </w:p>
    <w:p w:rsidR="00966511" w:rsidRPr="00966511" w:rsidRDefault="009702F9" w:rsidP="00966511">
      <w:pPr>
        <w:spacing w:after="0"/>
        <w:jc w:val="center"/>
        <w:rPr>
          <w:rFonts w:eastAsiaTheme="minorEastAsia" w:cstheme="minorHAnsi"/>
          <w:sz w:val="20"/>
          <w:szCs w:val="20"/>
        </w:rPr>
      </w:pPr>
      <w:r>
        <w:rPr>
          <w:rFonts w:eastAsiaTheme="minorEastAsia" w:cstheme="minorHAnsi"/>
          <w:sz w:val="20"/>
          <w:szCs w:val="20"/>
        </w:rPr>
        <w:t>Table 3</w:t>
      </w:r>
      <w:r w:rsidR="00966511" w:rsidRPr="00966511">
        <w:rPr>
          <w:rFonts w:eastAsiaTheme="minorEastAsia" w:cstheme="minorHAnsi"/>
          <w:sz w:val="20"/>
          <w:szCs w:val="20"/>
        </w:rPr>
        <w:t>. Segmentation results using different texture descriptors</w:t>
      </w:r>
    </w:p>
    <w:tbl>
      <w:tblPr>
        <w:tblStyle w:val="Tablaconcuadrcula"/>
        <w:tblW w:w="7472"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tblGrid>
      <w:tr w:rsidR="007E1C47" w:rsidRPr="00966511" w:rsidTr="007E1C47">
        <w:trPr>
          <w:trHeight w:val="288"/>
          <w:jc w:val="center"/>
        </w:trPr>
        <w:tc>
          <w:tcPr>
            <w:tcW w:w="1231"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Run-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06.5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 xml:space="preserve">Figure 3 shows the segmentation results of a breast tumor in an ultrasound image using different texture descriptors along with the pre-processed intensity image, it also shows the segmentation results obtained using only the original image and only the preprocessed intensity image without any texture information. Table 6 </w:t>
      </w:r>
      <w:r w:rsidR="00201E15">
        <w:rPr>
          <w:rFonts w:eastAsiaTheme="minorEastAsia"/>
        </w:rPr>
        <w:t>shows the accuracy, sensitivity and</w:t>
      </w:r>
      <w:r>
        <w:rPr>
          <w:rFonts w:eastAsiaTheme="minorEastAsia"/>
        </w:rPr>
        <w:t xml:space="preserve"> specificity of the segmented images in figure 3. I</w:t>
      </w:r>
      <w:r w:rsidR="00C02579">
        <w:rPr>
          <w:rFonts w:eastAsiaTheme="minorEastAsia"/>
        </w:rPr>
        <w:t>t</w:t>
      </w:r>
      <w:r>
        <w:rPr>
          <w:rFonts w:eastAsiaTheme="minorEastAsia"/>
        </w:rPr>
        <w:t xml:space="preserve"> can be seen in table 6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diminished using texture descriptors, the difference may be insignificant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p>
    <w:p w:rsidR="00201E15" w:rsidRDefault="00201E15" w:rsidP="00A06272">
      <w:pPr>
        <w:jc w:val="both"/>
        <w:rPr>
          <w:rFonts w:eastAsiaTheme="minorEastAsia"/>
        </w:rPr>
      </w:pPr>
    </w:p>
    <w:p w:rsidR="00B35444" w:rsidRPr="00B35444" w:rsidRDefault="009702F9" w:rsidP="00B35444">
      <w:pPr>
        <w:spacing w:after="0"/>
        <w:jc w:val="center"/>
        <w:rPr>
          <w:rFonts w:eastAsiaTheme="minorEastAsia" w:cstheme="minorHAnsi"/>
          <w:sz w:val="20"/>
        </w:rPr>
      </w:pPr>
      <w:proofErr w:type="gramStart"/>
      <w:r>
        <w:rPr>
          <w:rFonts w:eastAsiaTheme="minorEastAsia" w:cstheme="minorHAnsi"/>
          <w:b/>
          <w:sz w:val="20"/>
        </w:rPr>
        <w:lastRenderedPageBreak/>
        <w:t>Table 4</w:t>
      </w:r>
      <w:r w:rsidR="00B35444" w:rsidRPr="00B35444">
        <w:rPr>
          <w:rFonts w:eastAsiaTheme="minorEastAsia" w:cstheme="minorHAnsi"/>
          <w:b/>
          <w:sz w:val="20"/>
        </w:rPr>
        <w:t>.</w:t>
      </w:r>
      <w:proofErr w:type="gramEnd"/>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r>
        <w:rPr>
          <w:rFonts w:eastAsiaTheme="minorEastAsia" w:cstheme="minorHAnsi"/>
          <w:b/>
          <w:sz w:val="20"/>
          <w:szCs w:val="18"/>
        </w:rPr>
        <w:t>Figure 3</w:t>
      </w:r>
      <w:r w:rsidR="00B35444" w:rsidRPr="00B35444">
        <w:rPr>
          <w:rFonts w:eastAsiaTheme="minorEastAsia" w:cstheme="minorHAnsi"/>
          <w:sz w:val="20"/>
          <w:szCs w:val="18"/>
        </w:rPr>
        <w:t>.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Pr="00CE675B" w:rsidRDefault="006F3C4F" w:rsidP="00A06272">
      <w:pPr>
        <w:jc w:val="both"/>
        <w:rPr>
          <w:rFonts w:eastAsiaTheme="minorEastAsia"/>
          <w:b/>
        </w:rPr>
      </w:pPr>
      <w:r w:rsidRPr="00CE675B">
        <w:rPr>
          <w:rFonts w:eastAsiaTheme="minorEastAsia"/>
          <w:b/>
        </w:rPr>
        <w:t>Discussion and Conclusion</w:t>
      </w:r>
    </w:p>
    <w:p w:rsidR="006F3C4F" w:rsidRDefault="006F3C4F" w:rsidP="00A06272">
      <w:pPr>
        <w:jc w:val="both"/>
        <w:rPr>
          <w:rFonts w:eastAsiaTheme="minorEastAsia"/>
        </w:rPr>
      </w:pPr>
      <w:r>
        <w:rPr>
          <w:rFonts w:eastAsiaTheme="minorEastAsia"/>
        </w:rPr>
        <w:t xml:space="preserve">Texture descriptors have been widely used in breast ultrasound images for tumor segmentation </w:t>
      </w:r>
      <w:r w:rsidR="006020A5">
        <w:rPr>
          <w:rFonts w:eastAsiaTheme="minorEastAsia"/>
        </w:rPr>
        <w:t>and classification</w:t>
      </w:r>
      <w:r>
        <w:rPr>
          <w:rFonts w:eastAsiaTheme="minorEastAsia"/>
        </w:rPr>
        <w:t xml:space="preserve"> since they help to differentiate structures with similar gray-level intensities from tumors, such as acoustic shadows.</w:t>
      </w:r>
      <w:r w:rsidR="00351CB3">
        <w:rPr>
          <w:rFonts w:eastAsiaTheme="minorEastAsia"/>
        </w:rPr>
        <w:t xml:space="preserve"> In this work we reported a quantitative evaluation of different texture descriptors in order to find out which one is the most effective to enhance the contrast between the </w:t>
      </w:r>
      <w:r w:rsidR="006020A5">
        <w:rPr>
          <w:rFonts w:eastAsiaTheme="minorEastAsia"/>
        </w:rPr>
        <w:t>tumor and the adjacent</w:t>
      </w:r>
      <w:r w:rsidR="00351CB3">
        <w:rPr>
          <w:rFonts w:eastAsiaTheme="minorEastAsia"/>
        </w:rPr>
        <w:t xml:space="preserve"> tissue and how this affects the outcome of a probabilistic segmentation algorithm like the one proposed by </w:t>
      </w:r>
      <w:proofErr w:type="spellStart"/>
      <w:r w:rsidR="00351CB3">
        <w:rPr>
          <w:rFonts w:eastAsiaTheme="minorEastAsia"/>
        </w:rPr>
        <w:t>Madabhushi</w:t>
      </w:r>
      <w:proofErr w:type="spellEnd"/>
      <w:r w:rsidR="00351CB3">
        <w:rPr>
          <w:rFonts w:eastAsiaTheme="minorEastAsia"/>
        </w:rPr>
        <w:t xml:space="preserve"> et al</w:t>
      </w:r>
      <w:r w:rsidR="00351CB3">
        <w:rPr>
          <w:rFonts w:eastAsiaTheme="minorEastAsia"/>
        </w:rPr>
        <w:fldChar w:fldCharType="begin" w:fldLock="1"/>
      </w:r>
      <w:r w:rsidR="00402DE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351CB3">
        <w:rPr>
          <w:rFonts w:eastAsiaTheme="minorEastAsia"/>
        </w:rPr>
        <w:fldChar w:fldCharType="separate"/>
      </w:r>
      <w:r w:rsidR="00351CB3" w:rsidRPr="00351CB3">
        <w:rPr>
          <w:rFonts w:eastAsiaTheme="minorEastAsia"/>
          <w:noProof/>
          <w:vertAlign w:val="superscript"/>
        </w:rPr>
        <w:t>7</w:t>
      </w:r>
      <w:r w:rsidR="00351CB3">
        <w:rPr>
          <w:rFonts w:eastAsiaTheme="minorEastAsia"/>
        </w:rPr>
        <w:fldChar w:fldCharType="end"/>
      </w:r>
      <w:r w:rsidR="00351CB3">
        <w:rPr>
          <w:rFonts w:eastAsiaTheme="minorEastAsia"/>
        </w:rPr>
        <w:t xml:space="preserve">. Image quality is a key aspect to consider in ultrasound images since they are affected by many types of artifacts, making hard to an observer to interpret the images and obtain quantitative and qualitative </w:t>
      </w:r>
      <w:r w:rsidR="00402DE9">
        <w:rPr>
          <w:rFonts w:eastAsiaTheme="minorEastAsia"/>
        </w:rPr>
        <w:t>information from them</w:t>
      </w:r>
      <w:r w:rsidR="00402DE9">
        <w:rPr>
          <w:rFonts w:eastAsiaTheme="minorEastAsia"/>
        </w:rPr>
        <w:fldChar w:fldCharType="begin" w:fldLock="1"/>
      </w:r>
      <w:r w:rsidR="000E7DEE">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7&lt;/sup&gt;" }, "properties" : { "noteIndex" : 0 }, "schema" : "https://github.com/citation-style-language/schema/raw/master/csl-citation.json" }</w:instrText>
      </w:r>
      <w:r w:rsidR="00402DE9">
        <w:rPr>
          <w:rFonts w:eastAsiaTheme="minorEastAsia"/>
        </w:rPr>
        <w:fldChar w:fldCharType="separate"/>
      </w:r>
      <w:r w:rsidR="00402DE9" w:rsidRPr="00402DE9">
        <w:rPr>
          <w:rFonts w:eastAsiaTheme="minorEastAsia"/>
          <w:noProof/>
          <w:vertAlign w:val="superscript"/>
        </w:rPr>
        <w:t>37</w:t>
      </w:r>
      <w:r w:rsidR="00402DE9">
        <w:rPr>
          <w:rFonts w:eastAsiaTheme="minorEastAsia"/>
        </w:rPr>
        <w:fldChar w:fldCharType="end"/>
      </w:r>
      <w:r w:rsidR="00402DE9">
        <w:rPr>
          <w:rFonts w:eastAsiaTheme="minorEastAsia"/>
        </w:rPr>
        <w:t>.</w:t>
      </w:r>
    </w:p>
    <w:p w:rsidR="000E7DEE" w:rsidRDefault="00402DE9" w:rsidP="0030533C">
      <w:pPr>
        <w:jc w:val="both"/>
        <w:rPr>
          <w:rFonts w:eastAsiaTheme="minorEastAsia"/>
        </w:rPr>
      </w:pPr>
      <w:r>
        <w:rPr>
          <w:rFonts w:eastAsiaTheme="minorEastAsia"/>
        </w:rPr>
        <w:lastRenderedPageBreak/>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increase one or more of the used contrast indices. The Mean of the histogram showed good results enhancing the contrast of the image, enhancing almost all the contrast indices except for the EPI. It was also shown that none of the co-occurrence based texture descriptors </w:t>
      </w:r>
      <w:r w:rsidR="000E7DEE">
        <w:rPr>
          <w:rFonts w:eastAsiaTheme="minorEastAsia"/>
        </w:rPr>
        <w:t>listed in table 1</w:t>
      </w:r>
      <w:r w:rsidR="0030533C">
        <w:rPr>
          <w:rFonts w:eastAsiaTheme="minorEastAsia"/>
        </w:rPr>
        <w:t xml:space="preserve"> </w:t>
      </w:r>
      <w:proofErr w:type="gramStart"/>
      <w:r w:rsidR="0030533C">
        <w:rPr>
          <w:rFonts w:eastAsiaTheme="minorEastAsia"/>
        </w:rPr>
        <w:t>are</w:t>
      </w:r>
      <w:proofErr w:type="gramEnd"/>
      <w:r w:rsidR="0030533C">
        <w:rPr>
          <w:rFonts w:eastAsiaTheme="minorEastAsia"/>
        </w:rPr>
        <w:t xml:space="preserve"> good for image enhancement</w:t>
      </w:r>
      <w:r w:rsidR="000E7DEE">
        <w:rPr>
          <w:rFonts w:eastAsiaTheme="minorEastAsia"/>
        </w:rPr>
        <w:t>,</w:t>
      </w:r>
      <w:r w:rsidR="0030533C">
        <w:rPr>
          <w:rFonts w:eastAsiaTheme="minorEastAsia"/>
        </w:rPr>
        <w:t xml:space="preserve"> since none of them was able to increase the value of the contrast indices.</w:t>
      </w:r>
      <w:r w:rsidR="009D7413">
        <w:rPr>
          <w:rFonts w:eastAsiaTheme="minorEastAsia"/>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F01D8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0E7DEE">
        <w:rPr>
          <w:rFonts w:eastAsiaTheme="minorEastAsia"/>
        </w:rPr>
        <w:fldChar w:fldCharType="separate"/>
      </w:r>
      <w:r w:rsidR="000E7DEE" w:rsidRPr="000E7DEE">
        <w:rPr>
          <w:rFonts w:eastAsiaTheme="minorEastAsia"/>
          <w:noProof/>
          <w:vertAlign w:val="superscript"/>
        </w:rPr>
        <w:t>7</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F01D83"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and we use a semi-automatic segmentation supervised by a physic</w:t>
      </w:r>
      <w:r w:rsidR="009702F9">
        <w:rPr>
          <w:rFonts w:eastAsiaTheme="minorEastAsia"/>
        </w:rPr>
        <w:t>ian as the ground</w:t>
      </w:r>
      <w:r w:rsidR="00DA7A2A">
        <w:rPr>
          <w:rFonts w:eastAsiaTheme="minorEastAsia"/>
        </w:rPr>
        <w:t xml:space="preserve"> of</w:t>
      </w:r>
      <w:bookmarkStart w:id="0" w:name="_GoBack"/>
      <w:bookmarkEnd w:id="0"/>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ncreas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9702F9">
        <w:rPr>
          <w:rFonts w:eastAsiaTheme="minorEastAsia"/>
        </w:rPr>
        <w:t>Although the Mean of the histogram do not lead to the best segmentation results, it also showed good</w:t>
      </w:r>
      <w:r w:rsidR="00137F5C">
        <w:rPr>
          <w:rFonts w:eastAsiaTheme="minorEastAsia"/>
        </w:rPr>
        <w:t xml:space="preserve"> contrast enhancement and segmentation</w:t>
      </w:r>
      <w:r w:rsidR="009702F9">
        <w:rPr>
          <w:rFonts w:eastAsiaTheme="minorEastAsia"/>
        </w:rPr>
        <w:t xml:space="preserve"> results, as can be seen in table 2 and 3</w:t>
      </w:r>
      <w:r w:rsidR="00F01D83">
        <w:rPr>
          <w:rFonts w:eastAsiaTheme="minorEastAsia"/>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Pr>
          <w:rFonts w:eastAsiaTheme="minorEastAsia"/>
        </w:rPr>
        <w:fldChar w:fldCharType="begin" w:fldLock="1"/>
      </w:r>
      <w:r w:rsidR="003D1B8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F01D83">
        <w:rPr>
          <w:rFonts w:eastAsiaTheme="minorEastAsia"/>
        </w:rPr>
        <w:fldChar w:fldCharType="separate"/>
      </w:r>
      <w:r w:rsidR="00F01D83" w:rsidRPr="00F01D83">
        <w:rPr>
          <w:rFonts w:eastAsiaTheme="minorEastAsia"/>
          <w:noProof/>
          <w:vertAlign w:val="superscript"/>
        </w:rPr>
        <w:t>19</w:t>
      </w:r>
      <w:r w:rsidR="00F01D83">
        <w:rPr>
          <w:rFonts w:eastAsiaTheme="minorEastAsia"/>
        </w:rPr>
        <w:fldChar w:fldCharType="end"/>
      </w:r>
      <w:r w:rsidR="00F01D83">
        <w:rPr>
          <w:rFonts w:eastAsiaTheme="minorEastAsia"/>
        </w:rPr>
        <w:t xml:space="preserve">. </w:t>
      </w:r>
      <w:r w:rsidR="000E7DEE">
        <w:rPr>
          <w:rFonts w:eastAsiaTheme="minorEastAsia"/>
        </w:rPr>
        <w:t xml:space="preserve"> </w:t>
      </w:r>
      <w:r w:rsidR="00F01D83">
        <w:rPr>
          <w:rFonts w:eastAsiaTheme="minorEastAsia"/>
        </w:rPr>
        <w:t xml:space="preserve">The segmentation results reported in this work showed that texture features provide useful information that helps to distinguish between tumors and the surrounding tissue in breast ultrasound images, table 3 shows that the homogeneity of the co-occurrence matrix provides some information that may improve the outcome of a probabilistic automatic segmentation method even though this texture descriptor does not enhance the contrast of the image, but it may not be suitable for semi-automatic and manual segmentations since the visualization of the lesion may be diminished using this descriptor </w:t>
      </w:r>
      <w:r w:rsidR="00142C2A">
        <w:rPr>
          <w:rFonts w:eastAsiaTheme="minorEastAsia"/>
        </w:rPr>
        <w:t>since the contrast of the tumor region is poor as can be seen in table 2.</w:t>
      </w:r>
      <w:r w:rsidR="00F01D83">
        <w:rPr>
          <w:rFonts w:eastAsiaTheme="minorEastAsia"/>
        </w:rPr>
        <w:t xml:space="preserve"> </w:t>
      </w:r>
    </w:p>
    <w:p w:rsidR="0030533C" w:rsidRDefault="003D1B8A" w:rsidP="0030533C">
      <w:pPr>
        <w:jc w:val="both"/>
        <w:rPr>
          <w:rFonts w:eastAsiaTheme="minorEastAsia"/>
        </w:rPr>
      </w:pPr>
      <w:r>
        <w:rPr>
          <w:rFonts w:eastAsiaTheme="minorEastAsia"/>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7</w:t>
      </w:r>
      <w:r>
        <w:rPr>
          <w:rFonts w:eastAsiaTheme="minorEastAsia"/>
        </w:rPr>
        <w:fldChar w:fldCharType="end"/>
      </w:r>
      <w:r>
        <w:rPr>
          <w:rFonts w:eastAsiaTheme="minorEastAsia"/>
        </w:rPr>
        <w:t>, where they reported 76.07% of TP and 76.06 of TN against 96.34% of TP and 87.58% of TN; also the results were better than the ones reported by Liao et al</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6</w:t>
      </w:r>
      <w:r>
        <w:rPr>
          <w:rFonts w:eastAsiaTheme="minorEastAsia"/>
        </w:rPr>
        <w:fldChar w:fldCharType="end"/>
      </w:r>
      <w:r>
        <w:rPr>
          <w:rFonts w:eastAsiaTheme="minorEastAsia"/>
        </w:rPr>
        <w:t xml:space="preserve">, where they reported 95% of TP and 85% of TN when using the variance of the co-occurrence matrix as texture information for their automatic segmentation method. The SRE of the run-length matrix is an indicative of fineness or higher frequency content in an </w:t>
      </w:r>
      <w:r>
        <w:rPr>
          <w:rFonts w:eastAsiaTheme="minorEastAsia"/>
        </w:rPr>
        <w:lastRenderedPageBreak/>
        <w:t>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Pr>
          <w:rFonts w:eastAsiaTheme="minorEastAsia"/>
        </w:rPr>
        <w:fldChar w:fldCharType="begin" w:fldLock="1"/>
      </w:r>
      <w:r>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21</w:t>
      </w:r>
      <w:r>
        <w:rPr>
          <w:rFonts w:eastAsiaTheme="minorEastAsia"/>
        </w:rPr>
        <w:fldChar w:fldCharType="end"/>
      </w:r>
      <w:r>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B35444" w:rsidRPr="00CE675B" w:rsidRDefault="003D1B8A" w:rsidP="00A06272">
      <w:pPr>
        <w:jc w:val="both"/>
        <w:rPr>
          <w:rFonts w:eastAsiaTheme="minorEastAsia"/>
          <w:b/>
        </w:rPr>
      </w:pPr>
      <w:r w:rsidRPr="00CE675B">
        <w:rPr>
          <w:rFonts w:eastAsiaTheme="minorEastAsia"/>
          <w:b/>
        </w:rPr>
        <w:t>References</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eastAsiaTheme="minorEastAsia"/>
          <w:sz w:val="20"/>
          <w:szCs w:val="20"/>
        </w:rPr>
        <w:fldChar w:fldCharType="begin" w:fldLock="1"/>
      </w:r>
      <w:r w:rsidRPr="00345343">
        <w:rPr>
          <w:rFonts w:eastAsiaTheme="minorEastAsia"/>
          <w:sz w:val="20"/>
          <w:szCs w:val="20"/>
        </w:rPr>
        <w:instrText xml:space="preserve">ADDIN Mendeley Bibliography CSL_BIBLIOGRAPHY </w:instrText>
      </w:r>
      <w:r w:rsidRPr="00345343">
        <w:rPr>
          <w:rFonts w:eastAsiaTheme="minorEastAsia"/>
          <w:sz w:val="20"/>
          <w:szCs w:val="20"/>
        </w:rPr>
        <w:fldChar w:fldCharType="separate"/>
      </w:r>
      <w:r w:rsidRPr="00345343">
        <w:rPr>
          <w:rFonts w:ascii="Calibri" w:hAnsi="Calibri" w:cs="Times New Roman"/>
          <w:noProof/>
          <w:sz w:val="20"/>
          <w:szCs w:val="20"/>
        </w:rPr>
        <w:t xml:space="preserve">1. </w:t>
      </w:r>
      <w:r w:rsidRPr="00345343">
        <w:rPr>
          <w:rFonts w:ascii="Calibri" w:hAnsi="Calibri" w:cs="Times New Roman"/>
          <w:noProof/>
          <w:sz w:val="20"/>
          <w:szCs w:val="20"/>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 </w:t>
      </w:r>
      <w:r w:rsidRPr="00345343">
        <w:rPr>
          <w:rFonts w:ascii="Calibri" w:hAnsi="Calibri" w:cs="Times New Roman"/>
          <w:noProof/>
          <w:sz w:val="20"/>
          <w:szCs w:val="20"/>
        </w:rPr>
        <w:tab/>
        <w:t>Halliwell M. A tutorial on ultrasonic physics and imaging techniques. Proc Inst Mech Eng Part H J Eng Med [Internet]. 2010;224(2):127–42. Available from: http://www.scopus.com/inward/record.url?eid=2-s2.0-76849088916&amp;partnerID=40&amp;md5=2e31c49ee5eacb38e9d8eff36839557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 </w:t>
      </w:r>
      <w:r w:rsidRPr="00345343">
        <w:rPr>
          <w:rFonts w:ascii="Calibri" w:hAnsi="Calibri" w:cs="Times New Roman"/>
          <w:noProof/>
          <w:sz w:val="20"/>
          <w:szCs w:val="20"/>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4. </w:t>
      </w:r>
      <w:r w:rsidRPr="00345343">
        <w:rPr>
          <w:rFonts w:ascii="Calibri" w:hAnsi="Calibri" w:cs="Times New Roman"/>
          <w:noProof/>
          <w:sz w:val="20"/>
          <w:szCs w:val="20"/>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5. </w:t>
      </w:r>
      <w:r w:rsidRPr="00345343">
        <w:rPr>
          <w:rFonts w:ascii="Calibri" w:hAnsi="Calibri" w:cs="Times New Roman"/>
          <w:noProof/>
          <w:sz w:val="20"/>
          <w:szCs w:val="20"/>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6. </w:t>
      </w:r>
      <w:r w:rsidRPr="00345343">
        <w:rPr>
          <w:rFonts w:ascii="Calibri" w:hAnsi="Calibri" w:cs="Times New Roman"/>
          <w:noProof/>
          <w:sz w:val="20"/>
          <w:szCs w:val="20"/>
        </w:rPr>
        <w:tab/>
        <w:t xml:space="preserve">Liao YY, Wu JC, Li CH, Yeh CK. Texture feature analysis for breast ultrasound image enhancement. Ultrason Imaging. 2011;33:264–7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7. </w:t>
      </w:r>
      <w:r w:rsidRPr="00345343">
        <w:rPr>
          <w:rFonts w:ascii="Calibri" w:hAnsi="Calibri" w:cs="Times New Roman"/>
          <w:noProof/>
          <w:sz w:val="20"/>
          <w:szCs w:val="20"/>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8. </w:t>
      </w:r>
      <w:r w:rsidRPr="00345343">
        <w:rPr>
          <w:rFonts w:ascii="Calibri" w:hAnsi="Calibri" w:cs="Times New Roman"/>
          <w:noProof/>
          <w:sz w:val="20"/>
          <w:szCs w:val="20"/>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9. </w:t>
      </w:r>
      <w:r w:rsidRPr="00345343">
        <w:rPr>
          <w:rFonts w:ascii="Calibri" w:hAnsi="Calibri" w:cs="Times New Roman"/>
          <w:noProof/>
          <w:sz w:val="20"/>
          <w:szCs w:val="20"/>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0. </w:t>
      </w:r>
      <w:r w:rsidRPr="00345343">
        <w:rPr>
          <w:rFonts w:ascii="Calibri" w:hAnsi="Calibri" w:cs="Times New Roman"/>
          <w:noProof/>
          <w:sz w:val="20"/>
          <w:szCs w:val="20"/>
        </w:rPr>
        <w:tab/>
        <w:t xml:space="preserve">Liu B, Cheng HD, Huang J, Tian J, Tang X, Liu J. Fully automatic and segmentation-robust classification of breast tumors based on local texture analysis of ultrasound images. Pattern Recognit [Internet]. </w:t>
      </w:r>
      <w:r w:rsidRPr="00345343">
        <w:rPr>
          <w:rFonts w:ascii="Calibri" w:hAnsi="Calibri" w:cs="Times New Roman"/>
          <w:noProof/>
          <w:sz w:val="20"/>
          <w:szCs w:val="20"/>
        </w:rPr>
        <w:lastRenderedPageBreak/>
        <w:t>2010;43(1):280–98. Available from: http://www.scopus.com/inward/record.url?eid=2-s2.0-68949159836&amp;partnerID=40&amp;md5=849f4e2d8f796deb81ef01d7be063f0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1. </w:t>
      </w:r>
      <w:r w:rsidRPr="00345343">
        <w:rPr>
          <w:rFonts w:ascii="Calibri" w:hAnsi="Calibri" w:cs="Times New Roman"/>
          <w:noProof/>
          <w:sz w:val="20"/>
          <w:szCs w:val="20"/>
        </w:rPr>
        <w:tab/>
        <w:t xml:space="preserve">F. Igual R. Mayo THUCAR, M.Ujaldon. Optimizing Co-Occurrence Matrices on Graphics Processors Using Sparse Representations. 9th Int Workshop on State-of-the-Art in Science and Parallel Computing, Trondheim, Norway. 200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2. </w:t>
      </w:r>
      <w:r w:rsidRPr="00345343">
        <w:rPr>
          <w:rFonts w:ascii="Calibri" w:hAnsi="Calibri" w:cs="Times New Roman"/>
          <w:noProof/>
          <w:sz w:val="20"/>
          <w:szCs w:val="20"/>
        </w:rPr>
        <w:tab/>
        <w:t>Chen W-M, Chang R-F, Kuo S-J, Chang C-S, Moon WK, Chen S-T, et al. 3-D ultrasound texture classification using run difference matrix. Ultrasound Med Biol [Internet]. 2005;31(6):763–70. Available from: http://www.sciencedirect.com/science/article/pii/S030156290500054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3. </w:t>
      </w:r>
      <w:r w:rsidRPr="00345343">
        <w:rPr>
          <w:rFonts w:ascii="Calibri" w:hAnsi="Calibri" w:cs="Times New Roman"/>
          <w:noProof/>
          <w:sz w:val="20"/>
          <w:szCs w:val="20"/>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4. </w:t>
      </w:r>
      <w:r w:rsidRPr="00345343">
        <w:rPr>
          <w:rFonts w:ascii="Calibri" w:hAnsi="Calibri" w:cs="Times New Roman"/>
          <w:noProof/>
          <w:sz w:val="20"/>
          <w:szCs w:val="20"/>
        </w:rPr>
        <w:tab/>
        <w:t xml:space="preserve">Lv C, Wang G. Image Contrast Enhancement by Optimal Histogram Matching. J Comput Inf Syst. 2015;3:1163–70.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5. </w:t>
      </w:r>
      <w:r w:rsidRPr="00345343">
        <w:rPr>
          <w:rFonts w:ascii="Calibri" w:hAnsi="Calibri" w:cs="Times New Roman"/>
          <w:noProof/>
          <w:sz w:val="20"/>
          <w:szCs w:val="20"/>
        </w:rPr>
        <w:tab/>
        <w:t xml:space="preserve">Kaur R. Histogram Equalization Tool : Brightness Preservation and Contrast Enhancement using Segmentation with. Int J Comput Appl. 2015;111(2):11–2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6. </w:t>
      </w:r>
      <w:r w:rsidRPr="00345343">
        <w:rPr>
          <w:rFonts w:ascii="Calibri" w:hAnsi="Calibri" w:cs="Times New Roman"/>
          <w:noProof/>
          <w:sz w:val="20"/>
          <w:szCs w:val="20"/>
        </w:rPr>
        <w:tab/>
        <w:t xml:space="preserve">P.-L. Yen R.-H. Fan DCY-JCH-CH. Design and construction of 3D breast tumor phantoms for studying morphological effects on biomechanical properties. Int J Comput Assist Radiol Surg. 2013;8(1):S284–5.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7. </w:t>
      </w:r>
      <w:r w:rsidRPr="00345343">
        <w:rPr>
          <w:rFonts w:ascii="Calibri" w:hAnsi="Calibri" w:cs="Times New Roman"/>
          <w:noProof/>
          <w:sz w:val="20"/>
          <w:szCs w:val="20"/>
        </w:rPr>
        <w:tab/>
        <w:t>Selvarajah S, Kodituwakku SR. Analysis and Comparison of Texture Features for Content Based Image Retrieval. Int J Latest Trends Comput [Internet]. 2011;2(1):108–13. Available from: http://www.ijltc.excelingtech.co.uk/vol2issue1/18-vol2issue1.pd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8. </w:t>
      </w:r>
      <w:r w:rsidRPr="00345343">
        <w:rPr>
          <w:rFonts w:ascii="Calibri" w:hAnsi="Calibri" w:cs="Times New Roman"/>
          <w:noProof/>
          <w:sz w:val="20"/>
          <w:szCs w:val="20"/>
        </w:rPr>
        <w:tab/>
        <w:t xml:space="preserve">Aggarwal N, Agrawal RK. First and Second Order Statistics Features for Classification of Magnetic Resonance Brain Images. J Signal Inf Process. 2012;3(May):146–5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9. </w:t>
      </w:r>
      <w:r w:rsidRPr="00345343">
        <w:rPr>
          <w:rFonts w:ascii="Calibri" w:hAnsi="Calibri" w:cs="Times New Roman"/>
          <w:noProof/>
          <w:sz w:val="20"/>
          <w:szCs w:val="20"/>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0. </w:t>
      </w:r>
      <w:r w:rsidRPr="00345343">
        <w:rPr>
          <w:rFonts w:ascii="Calibri" w:hAnsi="Calibri" w:cs="Times New Roman"/>
          <w:noProof/>
          <w:sz w:val="20"/>
          <w:szCs w:val="20"/>
        </w:rPr>
        <w:tab/>
        <w:t xml:space="preserve">Haralick RM. Statistical and structural approaches to texture. Proc IEEE. 1979;67(5):786–804.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1. </w:t>
      </w:r>
      <w:r w:rsidRPr="00345343">
        <w:rPr>
          <w:rFonts w:ascii="Calibri" w:hAnsi="Calibri" w:cs="Times New Roman"/>
          <w:noProof/>
          <w:sz w:val="20"/>
          <w:szCs w:val="20"/>
        </w:rPr>
        <w:tab/>
        <w:t xml:space="preserve">Tang X. Texture information in run-length matrices. Image Process IEEE Trans. 1998;7(11):1602–9.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2. </w:t>
      </w:r>
      <w:r w:rsidRPr="00345343">
        <w:rPr>
          <w:rFonts w:ascii="Calibri" w:hAnsi="Calibri" w:cs="Times New Roman"/>
          <w:noProof/>
          <w:sz w:val="20"/>
          <w:szCs w:val="20"/>
        </w:rPr>
        <w:tab/>
        <w:t>Galloway MM. Texture analysis using gray level run lengths. Comput Graph Image Process [Internet]. 1975;4(2):172–9. Available from: http://www.sciencedirect.com/science/article/pii/S0146664X7580008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3. </w:t>
      </w:r>
      <w:r w:rsidRPr="00345343">
        <w:rPr>
          <w:rFonts w:ascii="Calibri" w:hAnsi="Calibri" w:cs="Times New Roman"/>
          <w:noProof/>
          <w:sz w:val="20"/>
          <w:szCs w:val="20"/>
        </w:rPr>
        <w:tab/>
        <w:t xml:space="preserve">Murmis VG, Gisvold JJ, Kinter TM, Greenleaf JF. Texture analysis of ultrasound B-scans to aid diagnosis of cancerous lesions in the breast. Ultrasonics Symposium, 1988 Proceedings, IEEE 1988. 1988. p. 839–42 vol.2.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4. </w:t>
      </w:r>
      <w:r w:rsidRPr="00345343">
        <w:rPr>
          <w:rFonts w:ascii="Calibri" w:hAnsi="Calibri" w:cs="Times New Roman"/>
          <w:noProof/>
          <w:sz w:val="20"/>
          <w:szCs w:val="20"/>
        </w:rPr>
        <w:tab/>
        <w:t>Lefebvre F, Meunier M, Thibault F, Laugier P, Berger G. Computerized ultrasound B-scan characterization of breast nodules. Ultrasound Med Biol [Internet]. 2000;26(9):1421–8. Available from: http://www.sciencedirect.com/science/article/pii/S030156290000302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5. </w:t>
      </w:r>
      <w:r w:rsidRPr="00345343">
        <w:rPr>
          <w:rFonts w:ascii="Calibri" w:hAnsi="Calibri" w:cs="Times New Roman"/>
          <w:noProof/>
          <w:sz w:val="20"/>
          <w:szCs w:val="20"/>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6. </w:t>
      </w:r>
      <w:r w:rsidRPr="00345343">
        <w:rPr>
          <w:rFonts w:ascii="Calibri" w:hAnsi="Calibri" w:cs="Times New Roman"/>
          <w:noProof/>
          <w:sz w:val="20"/>
          <w:szCs w:val="20"/>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7. </w:t>
      </w:r>
      <w:r w:rsidRPr="00345343">
        <w:rPr>
          <w:rFonts w:ascii="Calibri" w:hAnsi="Calibri" w:cs="Times New Roman"/>
          <w:noProof/>
          <w:sz w:val="20"/>
          <w:szCs w:val="20"/>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8. </w:t>
      </w:r>
      <w:r w:rsidRPr="00345343">
        <w:rPr>
          <w:rFonts w:ascii="Calibri" w:hAnsi="Calibri" w:cs="Times New Roman"/>
          <w:noProof/>
          <w:sz w:val="20"/>
          <w:szCs w:val="20"/>
        </w:rPr>
        <w:tab/>
        <w:t>Huang D-S, McGinnity M, Heutte L, Zhang X-P, editors. Advanced Intelligent Computing Theories and Applications [Internet]. Berlin, Heidelberg: Springer Berlin Heidelberg; 2010 [cited 2015 Mar 2]. Available from: http://www.springerlink.com/index/10.1007/978-3-642-14831-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167AF5">
        <w:rPr>
          <w:rFonts w:ascii="Calibri" w:hAnsi="Calibri" w:cs="Times New Roman"/>
          <w:noProof/>
          <w:sz w:val="20"/>
          <w:szCs w:val="20"/>
          <w:lang w:val="es-MX"/>
        </w:rPr>
        <w:t xml:space="preserve">29. </w:t>
      </w:r>
      <w:r w:rsidRPr="00167AF5">
        <w:rPr>
          <w:rFonts w:ascii="Calibri" w:hAnsi="Calibri" w:cs="Times New Roman"/>
          <w:noProof/>
          <w:sz w:val="20"/>
          <w:szCs w:val="20"/>
          <w:lang w:val="es-MX"/>
        </w:rPr>
        <w:tab/>
        <w:t xml:space="preserve">Rubner Y, Tomasi C, Guibas LJ. </w:t>
      </w:r>
      <w:r w:rsidRPr="00345343">
        <w:rPr>
          <w:rFonts w:ascii="Calibri" w:hAnsi="Calibri" w:cs="Times New Roman"/>
          <w:noProof/>
          <w:sz w:val="20"/>
          <w:szCs w:val="20"/>
        </w:rPr>
        <w:t xml:space="preserve">The Earth Mover’s Distance as a Metric for Image Retrieval. Int J Comput Vis </w:t>
      </w:r>
      <w:r w:rsidRPr="00345343">
        <w:rPr>
          <w:rFonts w:ascii="Calibri" w:hAnsi="Calibri" w:cs="Times New Roman"/>
          <w:noProof/>
          <w:sz w:val="20"/>
          <w:szCs w:val="20"/>
        </w:rPr>
        <w:lastRenderedPageBreak/>
        <w:t>[Internet]. Kluwer Academic Publishers; [cited 2015 Feb 24];40(2):99–121. Available from: http://link.springer.com/article/10.1023/A%3A102654390005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0. </w:t>
      </w:r>
      <w:r w:rsidRPr="00345343">
        <w:rPr>
          <w:rFonts w:ascii="Calibri" w:hAnsi="Calibri" w:cs="Times New Roman"/>
          <w:noProof/>
          <w:sz w:val="20"/>
          <w:szCs w:val="20"/>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1. </w:t>
      </w:r>
      <w:r w:rsidRPr="00345343">
        <w:rPr>
          <w:rFonts w:ascii="Calibri" w:hAnsi="Calibri" w:cs="Times New Roman"/>
          <w:noProof/>
          <w:sz w:val="20"/>
          <w:szCs w:val="20"/>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2. </w:t>
      </w:r>
      <w:r w:rsidRPr="00345343">
        <w:rPr>
          <w:rFonts w:ascii="Calibri" w:hAnsi="Calibri" w:cs="Times New Roman"/>
          <w:noProof/>
          <w:sz w:val="20"/>
          <w:szCs w:val="20"/>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3. </w:t>
      </w:r>
      <w:r w:rsidRPr="00345343">
        <w:rPr>
          <w:rFonts w:ascii="Calibri" w:hAnsi="Calibri" w:cs="Times New Roman"/>
          <w:noProof/>
          <w:sz w:val="20"/>
          <w:szCs w:val="20"/>
        </w:rPr>
        <w:tab/>
        <w:t>Chen Q, Liu Q. Textural feature analysis for ultrasound breast tumor images. 2010 4th International Conference on Bioinformatics and Biomedical Engineering, iCBBE 2010 [Internet]. 2010. Available from: http://www.scopus.com/inward/record.url?eid=2-s2.0-77956141441&amp;partnerID=40&amp;md5=fd2549dfd1a9fe290927e5be405faa1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4. </w:t>
      </w:r>
      <w:r w:rsidRPr="00345343">
        <w:rPr>
          <w:rFonts w:ascii="Calibri" w:hAnsi="Calibri" w:cs="Times New Roman"/>
          <w:noProof/>
          <w:sz w:val="20"/>
          <w:szCs w:val="20"/>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5. </w:t>
      </w:r>
      <w:r w:rsidRPr="00345343">
        <w:rPr>
          <w:rFonts w:ascii="Calibri" w:hAnsi="Calibri" w:cs="Times New Roman"/>
          <w:noProof/>
          <w:sz w:val="20"/>
          <w:szCs w:val="20"/>
        </w:rPr>
        <w:tab/>
        <w:t>Parikh R, Mathai A, Parikh S, Sekhar GC, Thomas R. Understanding and using sensitivity, specificity and predictive values. Indian J Ophthalmol [Internet]. 2008;56(1):45–50. Available from: http://www.scopus.com/inward/record.url?eid=2-s2.0-38149096396&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6. </w:t>
      </w:r>
      <w:r w:rsidRPr="00345343">
        <w:rPr>
          <w:rFonts w:ascii="Calibri" w:hAnsi="Calibri" w:cs="Times New Roman"/>
          <w:noProof/>
          <w:sz w:val="20"/>
          <w:szCs w:val="20"/>
        </w:rPr>
        <w:tab/>
        <w:t>Akobeng AK. Understanding diagnostic tests 1: sensitivity, specificity and predictive values. Acta Paediatr [Internet]. 2007 Mar [cited 2015 Feb 26];96(3):338–41. Available from: http://www.ncbi.nlm.nih.gov/pubmed/1740745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noProof/>
          <w:sz w:val="20"/>
          <w:szCs w:val="20"/>
        </w:rPr>
      </w:pPr>
      <w:r w:rsidRPr="00167AF5">
        <w:rPr>
          <w:rFonts w:ascii="Calibri" w:hAnsi="Calibri" w:cs="Times New Roman"/>
          <w:noProof/>
          <w:sz w:val="20"/>
          <w:szCs w:val="20"/>
          <w:lang w:val="es-MX"/>
        </w:rPr>
        <w:t xml:space="preserve">37. </w:t>
      </w:r>
      <w:r w:rsidRPr="00167AF5">
        <w:rPr>
          <w:rFonts w:ascii="Calibri" w:hAnsi="Calibri" w:cs="Times New Roman"/>
          <w:noProof/>
          <w:sz w:val="20"/>
          <w:szCs w:val="20"/>
          <w:lang w:val="es-MX"/>
        </w:rPr>
        <w:tab/>
        <w:t xml:space="preserve">Contreras Ortiz SH, Chiu T, Fox MD. </w:t>
      </w:r>
      <w:r w:rsidRPr="00345343">
        <w:rPr>
          <w:rFonts w:ascii="Calibri" w:hAnsi="Calibri" w:cs="Times New Roman"/>
          <w:noProof/>
          <w:sz w:val="20"/>
          <w:szCs w:val="20"/>
        </w:rPr>
        <w:t>Ultrasound image enhancement: A review. Biomed Signal Process Control [Internet]. 2012 Sep [cited 2015 Apr 15];7(5):419–28. Available from: http://www.sciencedirect.com/science/article/pii/S1746809412000183</w:t>
      </w:r>
    </w:p>
    <w:p w:rsidR="003D1B8A" w:rsidRPr="00345343" w:rsidRDefault="003D1B8A" w:rsidP="00345343">
      <w:pPr>
        <w:spacing w:after="0"/>
        <w:jc w:val="both"/>
        <w:rPr>
          <w:rFonts w:eastAsiaTheme="minorEastAsia"/>
          <w:sz w:val="20"/>
          <w:szCs w:val="20"/>
        </w:rPr>
      </w:pPr>
      <w:r w:rsidRPr="00345343">
        <w:rPr>
          <w:rFonts w:eastAsiaTheme="minorEastAsia"/>
          <w:sz w:val="20"/>
          <w:szCs w:val="20"/>
        </w:rPr>
        <w:fldChar w:fldCharType="end"/>
      </w:r>
    </w:p>
    <w:p w:rsidR="005F490F" w:rsidRPr="005F490F" w:rsidRDefault="005F490F" w:rsidP="00A06272">
      <w:pPr>
        <w:jc w:val="both"/>
        <w:rPr>
          <w:rFonts w:eastAsiaTheme="minorEastAsia"/>
        </w:rPr>
      </w:pP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2343"/>
    <w:rsid w:val="00081684"/>
    <w:rsid w:val="00086DEC"/>
    <w:rsid w:val="00096A2F"/>
    <w:rsid w:val="000E7DEE"/>
    <w:rsid w:val="001157D3"/>
    <w:rsid w:val="00133A6C"/>
    <w:rsid w:val="00137F5C"/>
    <w:rsid w:val="00142C2A"/>
    <w:rsid w:val="00154F0D"/>
    <w:rsid w:val="00164A79"/>
    <w:rsid w:val="00167AF5"/>
    <w:rsid w:val="001B4E4A"/>
    <w:rsid w:val="001D1C9B"/>
    <w:rsid w:val="001D6520"/>
    <w:rsid w:val="00201E15"/>
    <w:rsid w:val="00275840"/>
    <w:rsid w:val="002765FE"/>
    <w:rsid w:val="002C7B18"/>
    <w:rsid w:val="0030533C"/>
    <w:rsid w:val="00326BE5"/>
    <w:rsid w:val="003346C1"/>
    <w:rsid w:val="003451C3"/>
    <w:rsid w:val="00345343"/>
    <w:rsid w:val="00351CB3"/>
    <w:rsid w:val="00354775"/>
    <w:rsid w:val="00387B80"/>
    <w:rsid w:val="003A1401"/>
    <w:rsid w:val="003D1B8A"/>
    <w:rsid w:val="003D63B6"/>
    <w:rsid w:val="00402DE9"/>
    <w:rsid w:val="004A3623"/>
    <w:rsid w:val="004A44BE"/>
    <w:rsid w:val="004A6889"/>
    <w:rsid w:val="004A7261"/>
    <w:rsid w:val="004D75E0"/>
    <w:rsid w:val="004F1E7F"/>
    <w:rsid w:val="00522DDD"/>
    <w:rsid w:val="005B0A31"/>
    <w:rsid w:val="005D5764"/>
    <w:rsid w:val="005F1595"/>
    <w:rsid w:val="005F490F"/>
    <w:rsid w:val="006020A5"/>
    <w:rsid w:val="00635860"/>
    <w:rsid w:val="006679FE"/>
    <w:rsid w:val="00677BF2"/>
    <w:rsid w:val="006F1ACA"/>
    <w:rsid w:val="006F3C4F"/>
    <w:rsid w:val="00723F65"/>
    <w:rsid w:val="00727447"/>
    <w:rsid w:val="00733A0C"/>
    <w:rsid w:val="00734440"/>
    <w:rsid w:val="007621DF"/>
    <w:rsid w:val="007842DA"/>
    <w:rsid w:val="007953EE"/>
    <w:rsid w:val="0079773F"/>
    <w:rsid w:val="007C18CE"/>
    <w:rsid w:val="007E1C47"/>
    <w:rsid w:val="007E49FC"/>
    <w:rsid w:val="00827ABD"/>
    <w:rsid w:val="00847729"/>
    <w:rsid w:val="0089076E"/>
    <w:rsid w:val="008B5E53"/>
    <w:rsid w:val="008D0BAF"/>
    <w:rsid w:val="009033AB"/>
    <w:rsid w:val="00955048"/>
    <w:rsid w:val="00964ADC"/>
    <w:rsid w:val="00966511"/>
    <w:rsid w:val="009702F9"/>
    <w:rsid w:val="00977FF6"/>
    <w:rsid w:val="009D3476"/>
    <w:rsid w:val="009D7413"/>
    <w:rsid w:val="009E4B10"/>
    <w:rsid w:val="009F72E9"/>
    <w:rsid w:val="00A06272"/>
    <w:rsid w:val="00A71E06"/>
    <w:rsid w:val="00A77C8B"/>
    <w:rsid w:val="00A92B51"/>
    <w:rsid w:val="00AA67B7"/>
    <w:rsid w:val="00AB3A05"/>
    <w:rsid w:val="00AC6564"/>
    <w:rsid w:val="00AF4B6C"/>
    <w:rsid w:val="00B12B49"/>
    <w:rsid w:val="00B35444"/>
    <w:rsid w:val="00B36508"/>
    <w:rsid w:val="00B84775"/>
    <w:rsid w:val="00BD290A"/>
    <w:rsid w:val="00BE5EE1"/>
    <w:rsid w:val="00C02579"/>
    <w:rsid w:val="00CB25A9"/>
    <w:rsid w:val="00CC56F6"/>
    <w:rsid w:val="00CC7DB8"/>
    <w:rsid w:val="00CD2001"/>
    <w:rsid w:val="00CE08B2"/>
    <w:rsid w:val="00CE675B"/>
    <w:rsid w:val="00D43466"/>
    <w:rsid w:val="00D73889"/>
    <w:rsid w:val="00D80D0F"/>
    <w:rsid w:val="00D931E5"/>
    <w:rsid w:val="00DA7A2A"/>
    <w:rsid w:val="00DC0771"/>
    <w:rsid w:val="00DF574A"/>
    <w:rsid w:val="00E72290"/>
    <w:rsid w:val="00E92AA4"/>
    <w:rsid w:val="00EA45C2"/>
    <w:rsid w:val="00EA7267"/>
    <w:rsid w:val="00EA7953"/>
    <w:rsid w:val="00EE7CE1"/>
    <w:rsid w:val="00EF711D"/>
    <w:rsid w:val="00F01D83"/>
    <w:rsid w:val="00F23981"/>
    <w:rsid w:val="00F53295"/>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CD584F7-CB58-412E-8C50-2971C5D64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16</Pages>
  <Words>24164</Words>
  <Characters>137738</Characters>
  <Application>Microsoft Office Word</Application>
  <DocSecurity>0</DocSecurity>
  <Lines>1147</Lines>
  <Paragraphs>3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9</cp:revision>
  <dcterms:created xsi:type="dcterms:W3CDTF">2016-01-20T01:00:00Z</dcterms:created>
  <dcterms:modified xsi:type="dcterms:W3CDTF">2016-01-2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